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618DD" w:rsidRDefault="004618DD" w:rsidP="004618DD">
      <w:pPr>
        <w:pStyle w:val="Heading1"/>
        <w:jc w:val="center"/>
        <w:rPr>
          <w:rFonts w:ascii="Times New Roman" w:hAnsi="Times New Roman" w:cs="Times New Roman"/>
          <w:color w:val="auto"/>
          <w:sz w:val="24"/>
          <w:lang w:val="en-US"/>
        </w:rPr>
      </w:pPr>
      <w:bookmarkStart w:id="0" w:name="_Toc68036699"/>
      <w:bookmarkStart w:id="1" w:name="_Toc67487755"/>
      <w:r>
        <w:rPr>
          <w:rFonts w:ascii="Times New Roman" w:hAnsi="Times New Roman" w:cs="Times New Roman"/>
          <w:color w:val="auto"/>
          <w:sz w:val="24"/>
          <w:lang w:val="en-US"/>
        </w:rPr>
        <w:t>DAFTAR PUSTAKA</w:t>
      </w:r>
      <w:bookmarkEnd w:id="0"/>
      <w:bookmarkEnd w:id="1"/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lbitar Septian Syarifudin. (2020). Impelementasi Pembelajaran Daring Untuk Meningkatkan Mutu Pendidikan Sebagai Dampak Diterapkannya Social Distancing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Bahasa Dan Sastra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nnisa Frabandani, Agus Wahyudi Riana, S. T. R. (N.D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kerjaan Sosial Sekolah Dan Coping Behavior Siswa Sma Dalam Menghadapi Lingkungan Sosial Di Sekolah</w:t>
      </w:r>
      <w:r>
        <w:rPr>
          <w:rFonts w:ascii="Times New Roman" w:hAnsi="Times New Roman" w:cs="Times New Roman"/>
          <w:noProof/>
          <w:sz w:val="24"/>
          <w:szCs w:val="24"/>
        </w:rPr>
        <w:t>. https://media.neliti.com/media/publications/181621-id-pekerjaan-sosial-sekolah-dan-coping-beha.pdf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lwasilah, A. C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haed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okoknya Kualitatif. Dasar-Dasar Merancang Dan Melakukan Penelitian Kualitati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</w:t>
      </w:r>
      <w:r>
        <w:rPr>
          <w:rFonts w:ascii="Times New Roman" w:hAnsi="Times New Roman" w:cs="Times New Roman"/>
          <w:noProof/>
          <w:sz w:val="24"/>
          <w:szCs w:val="24"/>
        </w:rPr>
        <w:t>PT. Dunia Pustaka Jay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li, M. &amp; Asrori, M. (200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sikologi Remaja, Perkembangan Peserta Didik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Bumi Aksar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 xml:space="preserve">Basrowi, M. S. (200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ntar Sosiolog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gor: </w:t>
      </w:r>
      <w:r>
        <w:rPr>
          <w:rFonts w:ascii="Times New Roman" w:hAnsi="Times New Roman" w:cs="Times New Roman"/>
          <w:noProof/>
          <w:sz w:val="24"/>
          <w:szCs w:val="24"/>
        </w:rPr>
        <w:t>Ghalia Indonesi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srowi &amp; 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uwan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0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mahami Penelitian Kualitati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akarta: </w:t>
      </w:r>
      <w:r>
        <w:rPr>
          <w:rFonts w:ascii="Times New Roman" w:hAnsi="Times New Roman" w:cs="Times New Roman"/>
          <w:noProof/>
          <w:sz w:val="24"/>
          <w:szCs w:val="24"/>
        </w:rPr>
        <w:t>Rineka Cipt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reswell, J. W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esearch Design: Pendekatan Metode Kualitatif, Kuantitatif, Dan Campuran.</w:t>
      </w:r>
      <w:r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 xml:space="preserve"> Yogyakarta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ustaka Belajar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wi, W. A. F. (2020). Dampak Covid-19 Terhadap Implementasi Pembelajaran Daring Di Sekolah Das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dukatif : Jurnal Ilmu Pendidikan</w:t>
      </w:r>
      <w:r>
        <w:rPr>
          <w:rFonts w:ascii="Times New Roman" w:hAnsi="Times New Roman" w:cs="Times New Roman"/>
          <w:noProof/>
          <w:sz w:val="24"/>
          <w:szCs w:val="24"/>
        </w:rPr>
        <w:t>. https://doi.org/10.31004/edukatif.v2i1.89</w:t>
      </w:r>
    </w:p>
    <w:p w:rsidR="004618DD" w:rsidRDefault="004618DD" w:rsidP="004618DD">
      <w:pPr>
        <w:spacing w:after="0" w:line="480" w:lineRule="auto"/>
        <w:ind w:left="851" w:hanging="8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timah, Enung. 2006. </w:t>
      </w:r>
      <w:r>
        <w:rPr>
          <w:rFonts w:ascii="Times New Roman" w:hAnsi="Times New Roman" w:cs="Times New Roman"/>
          <w:i/>
          <w:sz w:val="24"/>
          <w:szCs w:val="24"/>
        </w:rPr>
        <w:t>Psikologi Perkembangan</w:t>
      </w:r>
      <w:r>
        <w:rPr>
          <w:rFonts w:ascii="Times New Roman" w:hAnsi="Times New Roman" w:cs="Times New Roman"/>
          <w:sz w:val="24"/>
          <w:szCs w:val="24"/>
        </w:rPr>
        <w:t>. Bandung : CV. Pustaka Seti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ahrudin, 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2). Pengantar Kesejahteraan Sosial. In N. Latifah, Latif (Ed.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ntar Kesejahteraan Sosi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P. 42)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</w:t>
      </w:r>
      <w:r>
        <w:rPr>
          <w:rFonts w:ascii="Times New Roman" w:hAnsi="Times New Roman" w:cs="Times New Roman"/>
          <w:noProof/>
          <w:sz w:val="24"/>
          <w:szCs w:val="24"/>
        </w:rPr>
        <w:t>PT. Refika Aditama.</w:t>
      </w:r>
    </w:p>
    <w:p w:rsidR="004618DD" w:rsidRDefault="004618DD" w:rsidP="004618DD">
      <w:p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ahrud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Adi. (2014)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engantar kesejahteraan Sosial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andung: P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f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ditama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rman, F., &amp; Rahayu, S. (2020). Pembelajaran Online Di Tengah Pandemi Covid-19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Educational Science (Ijes)</w:t>
      </w:r>
      <w:r>
        <w:rPr>
          <w:rFonts w:ascii="Times New Roman" w:hAnsi="Times New Roman" w:cs="Times New Roman"/>
          <w:noProof/>
          <w:sz w:val="24"/>
          <w:szCs w:val="24"/>
        </w:rPr>
        <w:t>. https://doi.org/10.31605/ijes.v2i2.659</w:t>
      </w:r>
    </w:p>
    <w:p w:rsidR="004618DD" w:rsidRDefault="004618DD" w:rsidP="004618DD">
      <w:pPr>
        <w:spacing w:after="0" w:line="480" w:lineRule="auto"/>
        <w:ind w:left="851" w:hanging="8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erungan, W, A. 2010. </w:t>
      </w:r>
      <w:r>
        <w:rPr>
          <w:rFonts w:ascii="Times New Roman" w:hAnsi="Times New Roman" w:cs="Times New Roman"/>
          <w:i/>
          <w:sz w:val="24"/>
          <w:szCs w:val="24"/>
        </w:rPr>
        <w:t>Psikologi Sosial</w:t>
      </w:r>
      <w:r>
        <w:rPr>
          <w:rFonts w:ascii="Times New Roman" w:hAnsi="Times New Roman" w:cs="Times New Roman"/>
          <w:sz w:val="24"/>
          <w:szCs w:val="24"/>
        </w:rPr>
        <w:t>. Bandung : PT Refika Aditama.</w:t>
      </w:r>
    </w:p>
    <w:p w:rsidR="004618DD" w:rsidRDefault="004618DD" w:rsidP="004618DD">
      <w:pPr>
        <w:spacing w:after="110"/>
        <w:ind w:left="466" w:hanging="48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r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bu. (2011). </w:t>
      </w:r>
      <w:r>
        <w:rPr>
          <w:rFonts w:ascii="Times New Roman" w:hAnsi="Times New Roman" w:cs="Times New Roman"/>
          <w:i/>
          <w:sz w:val="24"/>
          <w:szCs w:val="24"/>
        </w:rPr>
        <w:t>Pengorganisasian dan Pengembangan Masyarakat Model dan Strategi Pembangunan Berbasis Kerakyatan</w:t>
      </w:r>
      <w:r>
        <w:rPr>
          <w:rFonts w:ascii="Times New Roman" w:hAnsi="Times New Roman" w:cs="Times New Roman"/>
          <w:sz w:val="24"/>
          <w:szCs w:val="24"/>
        </w:rPr>
        <w:t xml:space="preserve">. Bandung: Humaniora 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oleong. J. Lexy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logi Penelitian Kualitatif</w:t>
      </w:r>
      <w:r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M.I.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Muni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1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mbelajaran Jarak Jauh Berbasis Teknologi Informasi Dan Komunika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nd Ed.)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CV. </w:t>
      </w:r>
      <w:r>
        <w:rPr>
          <w:rFonts w:ascii="Times New Roman" w:hAnsi="Times New Roman" w:cs="Times New Roman"/>
          <w:noProof/>
          <w:sz w:val="24"/>
          <w:szCs w:val="24"/>
        </w:rPr>
        <w:t>Alfabeta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azir, M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o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ogor: </w:t>
      </w:r>
      <w:r>
        <w:rPr>
          <w:rFonts w:ascii="Times New Roman" w:hAnsi="Times New Roman" w:cs="Times New Roman"/>
          <w:noProof/>
          <w:sz w:val="24"/>
          <w:szCs w:val="24"/>
        </w:rPr>
        <w:t>Ghalia Indonesi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sikologi, P. S., Kedokteran, F., &amp; Udayana, U. (2015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ran Efikasi Diri Dan Dukungan Sosial Teman Sebaya Terhadap Penyesuaian Diri Mahasiswa Tahun Pertama Program Studi Pendidikan Dokter Fakultas Kedokteran Universitas Udayana Ida Ayu Gede Hutri Dhara Sasmita Dan I Made Rustik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, 280–289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of.Dr.Dr.Anies,M.Kes, P. (202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ovid-19: SELUK BELUK CORONA VIRUS YANG WAJIB DIBAC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N. Hidayah (Ed.); 1st Ed.). ARRUZZ MEDI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hmayati, T. E., Lubis, Z., Studi, P., Psikologi, M., Pascasarjana, P., &amp; Area, U. M. (N.D.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Hubungan Efikasi Diri Akademik Dan Dukungan Sosial Dengan Penyesuaian Diri</w:t>
      </w:r>
      <w:r>
        <w:rPr>
          <w:rFonts w:ascii="Times New Roman" w:hAnsi="Times New Roman" w:cs="Times New Roman"/>
          <w:noProof/>
          <w:sz w:val="24"/>
          <w:szCs w:val="24"/>
        </w:rPr>
        <w:t>. 43–49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obur, A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lex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sikologi Umu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</w:t>
      </w:r>
      <w:r>
        <w:rPr>
          <w:rFonts w:ascii="Times New Roman" w:hAnsi="Times New Roman" w:cs="Times New Roman"/>
          <w:noProof/>
          <w:sz w:val="24"/>
          <w:szCs w:val="24"/>
        </w:rPr>
        <w:t>Pustaka Seti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oehartono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rawan. (201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si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Bandung: </w:t>
      </w:r>
      <w:r>
        <w:rPr>
          <w:rFonts w:ascii="Times New Roman" w:hAnsi="Times New Roman" w:cs="Times New Roman"/>
          <w:noProof/>
          <w:sz w:val="24"/>
          <w:szCs w:val="24"/>
        </w:rPr>
        <w:t>PT. Remaja Rosdakarya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oetomo. (2013). Masalah Sosial Dan Upaya Pemecahannya. I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salah Sosial Dan Upaya Pemecahanny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P. 11)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Yogyakarta: </w:t>
      </w:r>
      <w:r>
        <w:rPr>
          <w:rFonts w:ascii="Times New Roman" w:hAnsi="Times New Roman" w:cs="Times New Roman"/>
          <w:noProof/>
          <w:sz w:val="24"/>
          <w:szCs w:val="24"/>
        </w:rPr>
        <w:t>Pustaka Pelajar.</w:t>
      </w:r>
    </w:p>
    <w:p w:rsidR="004618DD" w:rsidRDefault="004618DD" w:rsidP="004618DD">
      <w:p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uharto, Edi. (2009)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ekerjaan Sosial di Duni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Isdust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mperkuat Tanggung Jawab Sosial Perusahaan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andung: P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f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ditama</w:t>
      </w:r>
    </w:p>
    <w:p w:rsidR="004618DD" w:rsidRDefault="004618DD" w:rsidP="004618DD">
      <w:pPr>
        <w:spacing w:after="110"/>
        <w:ind w:left="490" w:right="5" w:hanging="48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harto, Edi. (2014). </w:t>
      </w:r>
      <w:r>
        <w:rPr>
          <w:rFonts w:ascii="Times New Roman" w:hAnsi="Times New Roman" w:cs="Times New Roman"/>
          <w:i/>
          <w:sz w:val="24"/>
          <w:szCs w:val="24"/>
        </w:rPr>
        <w:t>Membangun Masyarakat Memberdayakan Rakyat</w:t>
      </w:r>
      <w:r>
        <w:rPr>
          <w:rFonts w:ascii="Times New Roman" w:hAnsi="Times New Roman" w:cs="Times New Roman"/>
          <w:sz w:val="24"/>
          <w:szCs w:val="24"/>
        </w:rPr>
        <w:t xml:space="preserve">. Bandung: PT. Refika Aditama 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harto, 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kerjaan Sosial Di Indonesia : Sejarah Dan Dinamika Perkemban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1st Ed., P. 55). Samudra Biru.</w:t>
      </w:r>
    </w:p>
    <w:p w:rsidR="004618DD" w:rsidRDefault="004618DD" w:rsidP="004618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Yudi Firmansyah, &amp; Fani Kardina. (2020). Pengaruh New Normal Ditengah Pandemi Covid-19 Terhadap Pengelolahan Sekolah Dan Peserta Didik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uana Ilmu</w:t>
      </w:r>
      <w:r>
        <w:rPr>
          <w:rFonts w:ascii="Times New Roman" w:hAnsi="Times New Roman" w:cs="Times New Roman"/>
          <w:noProof/>
          <w:sz w:val="24"/>
          <w:szCs w:val="24"/>
        </w:rPr>
        <w:t>. https://doi.org/10.36805/bi.v4i2.1107</w:t>
      </w:r>
    </w:p>
    <w:p w:rsidR="004618DD" w:rsidRDefault="004618DD" w:rsidP="004618DD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793368" w:rsidRDefault="00793368">
      <w:bookmarkStart w:id="2" w:name="_GoBack"/>
      <w:bookmarkEnd w:id="2"/>
    </w:p>
    <w:sectPr w:rsidR="00793368" w:rsidSect="00D424D5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18DD"/>
    <w:rsid w:val="004618DD"/>
    <w:rsid w:val="00793368"/>
    <w:rsid w:val="00D424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E2EEC13-B760-4BF7-82CC-02634A5E0B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18DD"/>
    <w:pPr>
      <w:spacing w:line="25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18D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18DD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7278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43</Words>
  <Characters>310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AR INDRA DEWA</dc:creator>
  <cp:keywords/>
  <dc:description/>
  <cp:lastModifiedBy>UMAR INDRA DEWA</cp:lastModifiedBy>
  <cp:revision>1</cp:revision>
  <dcterms:created xsi:type="dcterms:W3CDTF">2022-03-26T06:27:00Z</dcterms:created>
  <dcterms:modified xsi:type="dcterms:W3CDTF">2022-03-26T06:28:00Z</dcterms:modified>
</cp:coreProperties>
</file>